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310C5" w:rsidRDefault="00C310C5" w:rsidP="00C310C5">
      <w:pPr>
        <w:jc w:val="center"/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</w:pPr>
      <w: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 xml:space="preserve">Epigenetics of </w:t>
      </w:r>
      <w: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>Colorectal carcinoma</w:t>
      </w:r>
      <w: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 xml:space="preserve"> and </w:t>
      </w:r>
      <w: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>Precision oncology</w:t>
      </w:r>
    </w:p>
    <w:p w:rsidR="00C310C5" w:rsidRDefault="00C310C5">
      <w:pP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</w:pPr>
    </w:p>
    <w:p w:rsidR="00A07C62" w:rsidRDefault="002710D2">
      <w:pP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</w:pPr>
      <w: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 xml:space="preserve">Colorectal carcinoma represents a heterogeneous entity, with only a fraction of the </w:t>
      </w:r>
      <w:proofErr w:type="spellStart"/>
      <w: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>tumours</w:t>
      </w:r>
      <w:proofErr w:type="spellEnd"/>
      <w: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 xml:space="preserve"> responding to available therapies, requiring a better molecular understanding of the disease in precision oncology</w:t>
      </w:r>
      <w:hyperlink w:anchor="_ENREF_1" w:tooltip="Schutte, 2017 #243" w:history="1">
        <w:r w:rsidR="00A07C62">
          <w:rPr>
            <w:rFonts w:ascii="Times" w:hAnsi="Times" w:cs="Times"/>
            <w:color w:val="222222"/>
            <w:spacing w:val="3"/>
            <w:sz w:val="26"/>
            <w:szCs w:val="26"/>
            <w:shd w:val="clear" w:color="auto" w:fill="FFFFFF"/>
          </w:rPr>
          <w:fldChar w:fldCharType="begin">
            <w:fldData xml:space="preserve">PEVuZE5vdGU+PENpdGU+PEF1dGhvcj5TY2h1dHRlPC9BdXRob3I+PFllYXI+MjAxNzwvWWVhcj48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==
</w:fldData>
          </w:fldChar>
        </w:r>
        <w:r w:rsidR="00A07C62">
          <w:rPr>
            <w:rFonts w:ascii="Times" w:hAnsi="Times" w:cs="Times"/>
            <w:color w:val="222222"/>
            <w:spacing w:val="3"/>
            <w:sz w:val="26"/>
            <w:szCs w:val="26"/>
            <w:shd w:val="clear" w:color="auto" w:fill="FFFFFF"/>
          </w:rPr>
          <w:instrText xml:space="preserve"> ADDIN EN.CITE </w:instrText>
        </w:r>
        <w:r w:rsidR="00A07C62">
          <w:rPr>
            <w:rFonts w:ascii="Times" w:hAnsi="Times" w:cs="Times"/>
            <w:color w:val="222222"/>
            <w:spacing w:val="3"/>
            <w:sz w:val="26"/>
            <w:szCs w:val="26"/>
            <w:shd w:val="clear" w:color="auto" w:fill="FFFFFF"/>
          </w:rPr>
          <w:fldChar w:fldCharType="begin">
            <w:fldData xml:space="preserve">PEVuZE5vdGU+PENpdGU+PEF1dGhvcj5TY2h1dHRlPC9BdXRob3I+PFllYXI+MjAxNzwvWWVhcj48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==
</w:fldData>
          </w:fldChar>
        </w:r>
        <w:r w:rsidR="00A07C62">
          <w:rPr>
            <w:rFonts w:ascii="Times" w:hAnsi="Times" w:cs="Times"/>
            <w:color w:val="222222"/>
            <w:spacing w:val="3"/>
            <w:sz w:val="26"/>
            <w:szCs w:val="26"/>
            <w:shd w:val="clear" w:color="auto" w:fill="FFFFFF"/>
          </w:rPr>
          <w:instrText xml:space="preserve"> ADDIN EN.CITE.DATA </w:instrText>
        </w:r>
        <w:r w:rsidR="00A07C62">
          <w:rPr>
            <w:rFonts w:ascii="Times" w:hAnsi="Times" w:cs="Times"/>
            <w:color w:val="222222"/>
            <w:spacing w:val="3"/>
            <w:sz w:val="26"/>
            <w:szCs w:val="26"/>
            <w:shd w:val="clear" w:color="auto" w:fill="FFFFFF"/>
          </w:rPr>
        </w:r>
        <w:r w:rsidR="00A07C62">
          <w:rPr>
            <w:rFonts w:ascii="Times" w:hAnsi="Times" w:cs="Times"/>
            <w:color w:val="222222"/>
            <w:spacing w:val="3"/>
            <w:sz w:val="26"/>
            <w:szCs w:val="26"/>
            <w:shd w:val="clear" w:color="auto" w:fill="FFFFFF"/>
          </w:rPr>
          <w:fldChar w:fldCharType="end"/>
        </w:r>
        <w:r w:rsidR="00A07C62">
          <w:rPr>
            <w:rFonts w:ascii="Times" w:hAnsi="Times" w:cs="Times"/>
            <w:color w:val="222222"/>
            <w:spacing w:val="3"/>
            <w:sz w:val="26"/>
            <w:szCs w:val="26"/>
            <w:shd w:val="clear" w:color="auto" w:fill="FFFFFF"/>
          </w:rPr>
          <w:fldChar w:fldCharType="separate"/>
        </w:r>
        <w:r w:rsidR="00A07C62" w:rsidRPr="00A07C62">
          <w:rPr>
            <w:rFonts w:ascii="Times" w:hAnsi="Times" w:cs="Times"/>
            <w:noProof/>
            <w:color w:val="222222"/>
            <w:spacing w:val="3"/>
            <w:sz w:val="26"/>
            <w:szCs w:val="26"/>
            <w:shd w:val="clear" w:color="auto" w:fill="FFFFFF"/>
            <w:vertAlign w:val="superscript"/>
          </w:rPr>
          <w:t>1</w:t>
        </w:r>
        <w:r w:rsidR="00A07C62">
          <w:rPr>
            <w:rFonts w:ascii="Times" w:hAnsi="Times" w:cs="Times"/>
            <w:color w:val="222222"/>
            <w:spacing w:val="3"/>
            <w:sz w:val="26"/>
            <w:szCs w:val="26"/>
            <w:shd w:val="clear" w:color="auto" w:fill="FFFFFF"/>
          </w:rPr>
          <w:fldChar w:fldCharType="end"/>
        </w:r>
      </w:hyperlink>
      <w: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>.</w:t>
      </w:r>
    </w:p>
    <w:p w:rsidR="00A07C62" w:rsidRDefault="00A07C62">
      <w:pP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</w:pPr>
    </w:p>
    <w:p w:rsidR="00680365" w:rsidRPr="00680365" w:rsidRDefault="00680365">
      <w:pP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</w:pPr>
      <w: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 xml:space="preserve">DNA </w:t>
      </w:r>
      <w:r w:rsidRPr="00680365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 xml:space="preserve">methylation </w:t>
      </w:r>
      <w: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 xml:space="preserve">significantly related with the environment. For example, twins study on the methylation research on </w:t>
      </w:r>
      <w:r w:rsidR="002F41FB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 xml:space="preserve">NASA </w:t>
      </w:r>
      <w:r w:rsidR="002F41FB" w:rsidRPr="00680365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>astronaut</w:t>
      </w:r>
      <w:r w:rsidR="002F41FB" w:rsidRPr="002F41FB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> </w:t>
      </w:r>
      <w:r w:rsidRPr="00680365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 xml:space="preserve">Scott and Mark shown </w:t>
      </w:r>
      <w:r w:rsidRPr="00680365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>spaceflight</w:t>
      </w:r>
      <w:r w:rsidRPr="002F41FB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 xml:space="preserve"> will </w:t>
      </w:r>
      <w:r w:rsidR="002F41FB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>decrease</w:t>
      </w:r>
      <w:r w:rsidRPr="002F41FB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 xml:space="preserve"> the DNA me</w:t>
      </w:r>
      <w:bookmarkStart w:id="0" w:name="_GoBack"/>
      <w:bookmarkEnd w:id="0"/>
      <w:r w:rsidRPr="002F41FB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 xml:space="preserve">thylation level and it will be recovered after the </w:t>
      </w:r>
      <w:r w:rsidRPr="00680365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>astronaut</w:t>
      </w:r>
      <w:r w:rsidRPr="002F41FB"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  <w:t xml:space="preserve"> return to earth. </w:t>
      </w:r>
    </w:p>
    <w:p w:rsidR="00A07C62" w:rsidRDefault="00A07C62">
      <w:pPr>
        <w:rPr>
          <w:rFonts w:ascii="Times" w:hAnsi="Times" w:cs="Times"/>
          <w:color w:val="222222"/>
          <w:spacing w:val="3"/>
          <w:sz w:val="26"/>
          <w:szCs w:val="26"/>
          <w:shd w:val="clear" w:color="auto" w:fill="FFFFFF"/>
        </w:rPr>
      </w:pPr>
    </w:p>
    <w:p w:rsidR="00A07C62" w:rsidRPr="00A07C62" w:rsidRDefault="00A07C62" w:rsidP="00A07C62">
      <w:pPr>
        <w:spacing w:line="240" w:lineRule="auto"/>
        <w:ind w:left="720" w:hanging="720"/>
        <w:rPr>
          <w:rFonts w:ascii="Calibri" w:hAnsi="Calibri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A07C62">
        <w:rPr>
          <w:rFonts w:ascii="Calibri" w:hAnsi="Calibri" w:cs="Calibri"/>
          <w:noProof/>
        </w:rPr>
        <w:t>1.</w:t>
      </w:r>
      <w:r w:rsidRPr="00A07C62">
        <w:rPr>
          <w:rFonts w:ascii="Calibri" w:hAnsi="Calibri" w:cs="Calibri"/>
          <w:noProof/>
        </w:rPr>
        <w:tab/>
        <w:t>Schutte, M.</w:t>
      </w:r>
      <w:r w:rsidRPr="00A07C62">
        <w:rPr>
          <w:rFonts w:ascii="Calibri" w:hAnsi="Calibri" w:cs="Calibri"/>
          <w:i/>
          <w:noProof/>
        </w:rPr>
        <w:t xml:space="preserve"> et al.</w:t>
      </w:r>
      <w:r w:rsidRPr="00A07C62">
        <w:rPr>
          <w:rFonts w:ascii="Calibri" w:hAnsi="Calibri" w:cs="Calibri"/>
          <w:noProof/>
        </w:rPr>
        <w:t xml:space="preserve"> Molecular dissection of colorectal cancer in pre-clinical models identifies biomarkers predicting sensitivity to EGFR inhibitors. </w:t>
      </w:r>
      <w:r w:rsidRPr="00A07C62">
        <w:rPr>
          <w:rFonts w:ascii="Calibri" w:hAnsi="Calibri" w:cs="Calibri"/>
          <w:i/>
          <w:noProof/>
        </w:rPr>
        <w:t>Nat Commun</w:t>
      </w:r>
      <w:r w:rsidRPr="00A07C62">
        <w:rPr>
          <w:rFonts w:ascii="Calibri" w:hAnsi="Calibri" w:cs="Calibri"/>
          <w:noProof/>
        </w:rPr>
        <w:t xml:space="preserve"> </w:t>
      </w:r>
      <w:r w:rsidRPr="00A07C62">
        <w:rPr>
          <w:rFonts w:ascii="Calibri" w:hAnsi="Calibri" w:cs="Calibri"/>
          <w:b/>
          <w:noProof/>
        </w:rPr>
        <w:t>8</w:t>
      </w:r>
      <w:r w:rsidRPr="00A07C62">
        <w:rPr>
          <w:rFonts w:ascii="Calibri" w:hAnsi="Calibri" w:cs="Calibri"/>
          <w:noProof/>
        </w:rPr>
        <w:t>, 14262 (2017).</w:t>
      </w:r>
      <w:bookmarkEnd w:id="1"/>
    </w:p>
    <w:p w:rsidR="00A07C62" w:rsidRDefault="00A07C62" w:rsidP="00A07C62">
      <w:pPr>
        <w:spacing w:line="240" w:lineRule="auto"/>
        <w:rPr>
          <w:noProof/>
        </w:rPr>
      </w:pPr>
    </w:p>
    <w:p w:rsidR="002710D2" w:rsidRDefault="00A07C62">
      <w:r>
        <w:fldChar w:fldCharType="end"/>
      </w:r>
    </w:p>
    <w:sectPr w:rsidR="002710D2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rszxrsr3spaxee2svmvf0amwsedpfdrasfv&quot;&gt;Shicheng&lt;record-ids&gt;&lt;item&gt;243&lt;/item&gt;&lt;/record-ids&gt;&lt;/item&gt;&lt;/Libraries&gt;"/>
  </w:docVars>
  <w:rsids>
    <w:rsidRoot w:val="005E56F7"/>
    <w:rsid w:val="002710D2"/>
    <w:rsid w:val="002F41FB"/>
    <w:rsid w:val="005E56F7"/>
    <w:rsid w:val="00626DB0"/>
    <w:rsid w:val="00680365"/>
    <w:rsid w:val="00A07C62"/>
    <w:rsid w:val="00C310C5"/>
    <w:rsid w:val="00CE7A4F"/>
    <w:rsid w:val="00DC4A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702FB2"/>
  <w15:chartTrackingRefBased/>
  <w15:docId w15:val="{64ABEEF6-54B8-46DE-B85A-663376B0E3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07C62"/>
    <w:rPr>
      <w:color w:val="0563C1" w:themeColor="hyperlink"/>
      <w:u w:val="single"/>
    </w:rPr>
  </w:style>
  <w:style w:type="character" w:customStyle="1" w:styleId="apple-converted-space">
    <w:name w:val="apple-converted-space"/>
    <w:basedOn w:val="DefaultParagraphFont"/>
    <w:rsid w:val="0068036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124</Words>
  <Characters>711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cheng Guo</dc:creator>
  <cp:keywords/>
  <dc:description/>
  <cp:lastModifiedBy>Shicheng Guo</cp:lastModifiedBy>
  <cp:revision>7</cp:revision>
  <dcterms:created xsi:type="dcterms:W3CDTF">2017-02-14T21:57:00Z</dcterms:created>
  <dcterms:modified xsi:type="dcterms:W3CDTF">2017-02-14T22:11:00Z</dcterms:modified>
</cp:coreProperties>
</file>